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77777777" w:rsidR="00B75936" w:rsidRDefault="00B75936" w:rsidP="00B75936">
      <w:pPr>
        <w:pStyle w:val="Heading2"/>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B75936" w:rsidRDefault="00B75936" w:rsidP="00DD2F1D">
      <w:pPr>
        <w:rPr>
          <w:ins w:id="6" w:author="Joe P" w:date="2023-07-17T13:53:00Z"/>
          <w:i/>
          <w:iCs/>
          <w:rPrChange w:id="7" w:author="Joe P" w:date="2023-07-17T13:53:00Z">
            <w:rPr>
              <w:ins w:id="8" w:author="Joe P" w:date="2023-07-17T13:53:00Z"/>
            </w:rPr>
          </w:rPrChange>
        </w:rPr>
      </w:pPr>
      <w:ins w:id="9" w:author="Joe P" w:date="2023-07-17T13:53:00Z">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w:t>
        </w:r>
      </w:ins>
      <w:ins w:id="10" w:author="Joe P" w:date="2023-07-17T13:55:00Z">
        <w:r>
          <w:rPr>
            <w:i/>
            <w:iCs/>
          </w:rPr>
          <w:t xml:space="preserve">and response to climate change. </w:t>
        </w:r>
      </w:ins>
    </w:p>
    <w:p w14:paraId="482B8E60" w14:textId="142CCEA4" w:rsidR="00C27CEB" w:rsidRDefault="00CA4505" w:rsidP="00C27CEB">
      <w:pPr>
        <w:rPr>
          <w:ins w:id="11" w:author="Joe P" w:date="2023-07-17T13:49:00Z"/>
        </w:rPr>
      </w:pPr>
      <w:r>
        <w:t xml:space="preserve">This </w:t>
      </w:r>
      <w:del w:id="12" w:author="Joe P" w:date="2023-07-17T13:48:00Z">
        <w:r w:rsidDel="00B75936">
          <w:delText>literature review</w:delText>
        </w:r>
      </w:del>
      <w:ins w:id="13"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7777777" w:rsidR="00C27CEB" w:rsidRDefault="00C27CEB" w:rsidP="00C27CEB">
      <w:pPr>
        <w:pStyle w:val="Heading3"/>
      </w:pPr>
      <w:ins w:id="14" w:author="Joe P" w:date="2023-07-17T13:49:00Z">
        <w:r>
          <w:t>Research Question</w:t>
        </w:r>
      </w:ins>
    </w:p>
    <w:p w14:paraId="73CF8394" w14:textId="77777777" w:rsidR="00C27CEB" w:rsidRDefault="00C27CEB" w:rsidP="00C27CEB">
      <w:r>
        <w:t xml:space="preserve">As described in the introduction, the study aims to answer the research question, </w:t>
      </w:r>
    </w:p>
    <w:p w14:paraId="1ADC0192" w14:textId="540FFBD2" w:rsidR="00C27CEB" w:rsidRDefault="00C27CEB" w:rsidP="00C27CEB">
      <w:pPr>
        <w:rPr>
          <w:i/>
          <w:iCs/>
        </w:rPr>
      </w:pPr>
      <w:r w:rsidRPr="003E2185">
        <w:rPr>
          <w:i/>
          <w:iCs/>
        </w:rPr>
        <w:t xml:space="preserve">How can the agricultural population in India be identified at </w:t>
      </w:r>
      <w:r w:rsidR="00BC10A5">
        <w:rPr>
          <w:i/>
          <w:iCs/>
        </w:rPr>
        <w:t>a high</w:t>
      </w:r>
      <w:r w:rsidRPr="003E2185">
        <w:rPr>
          <w:i/>
          <w:iCs/>
        </w:rPr>
        <w:t xml:space="preserve"> spatial resolution?</w:t>
      </w:r>
      <w:r w:rsidR="00BC10A5">
        <w:rPr>
          <w:i/>
          <w:iCs/>
        </w:rPr>
        <w:t xml:space="preserve"> / OR</w:t>
      </w:r>
    </w:p>
    <w:p w14:paraId="22C52113" w14:textId="209D17A0" w:rsidR="00BC10A5" w:rsidRDefault="00BC10A5" w:rsidP="00C27CEB">
      <w:pPr>
        <w:rPr>
          <w:i/>
          <w:iCs/>
        </w:rPr>
      </w:pPr>
      <w:r>
        <w:rPr>
          <w:i/>
          <w:iCs/>
        </w:rPr>
        <w:t>How can the agricultural population in India be identified at a small area scale?</w:t>
      </w:r>
    </w:p>
    <w:p w14:paraId="11B3BE77" w14:textId="2796CE23" w:rsidR="00BC10A5" w:rsidRPr="00BC10A5" w:rsidRDefault="00BC10A5" w:rsidP="00B24EAF">
      <w:pPr>
        <w:rPr>
          <w:ins w:id="15"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56053745" w:rsidR="00954694" w:rsidRPr="00954694" w:rsidRDefault="00424424" w:rsidP="00954694">
      <w:pPr>
        <w:pStyle w:val="Heading3"/>
      </w:pPr>
      <w:r>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16"/>
      <w:r>
        <w:lastRenderedPageBreak/>
        <w:t>Indian Context</w:t>
      </w:r>
      <w:commentRangeEnd w:id="16"/>
      <w:r w:rsidR="00774F9D">
        <w:rPr>
          <w:rStyle w:val="CommentReference"/>
          <w:rFonts w:asciiTheme="minorHAnsi" w:eastAsiaTheme="minorEastAsia" w:hAnsiTheme="minorHAnsi" w:cstheme="minorBidi"/>
          <w:b w:val="0"/>
          <w:spacing w:val="0"/>
        </w:rPr>
        <w:commentReference w:id="16"/>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10085BBA" w14:textId="6DF158AE"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4BA77325" w14:textId="7E7AFF74" w:rsidR="00B75936" w:rsidRDefault="00B75936" w:rsidP="00C61E47">
      <w:pPr>
        <w:rPr>
          <w:ins w:id="17" w:author="Joe P" w:date="2023-07-17T13:48:00Z"/>
        </w:rPr>
      </w:pPr>
    </w:p>
    <w:p w14:paraId="6B203D8A" w14:textId="55B5247B" w:rsidR="00B75936" w:rsidRDefault="00B75936" w:rsidP="00B75936">
      <w:pPr>
        <w:pStyle w:val="Heading2"/>
        <w:rPr>
          <w:ins w:id="18" w:author="Joe P" w:date="2023-07-17T13:49:00Z"/>
        </w:rPr>
      </w:pPr>
      <w:ins w:id="19" w:author="Joe P" w:date="2023-07-17T13:49:00Z">
        <w:r>
          <w:t>Methodology</w:t>
        </w:r>
      </w:ins>
    </w:p>
    <w:p w14:paraId="396A5B56" w14:textId="0348DDBA" w:rsidR="00B75936" w:rsidRPr="00B75936" w:rsidRDefault="00B75936" w:rsidP="00B75936">
      <w:pPr>
        <w:rPr>
          <w:i/>
          <w:iCs/>
          <w:rPrChange w:id="20" w:author="Joe P" w:date="2023-07-17T13:49:00Z">
            <w:rPr/>
          </w:rPrChange>
        </w:rPr>
      </w:pPr>
      <w:ins w:id="21" w:author="Joe P" w:date="2023-07-17T13:49:00Z">
        <w:r>
          <w:rPr>
            <w:i/>
            <w:iCs/>
          </w:rPr>
          <w:t>Add in intro text for the metho</w:t>
        </w:r>
      </w:ins>
      <w:ins w:id="22" w:author="Joe P" w:date="2023-07-17T13:50:00Z">
        <w:r>
          <w:rPr>
            <w:i/>
            <w:iCs/>
          </w:rPr>
          <w:t>dology section; what will be covered, how it ties the narrative from introduction section.</w:t>
        </w:r>
      </w:ins>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w:t>
      </w:r>
      <w:r w:rsidR="00EA782F">
        <w:lastRenderedPageBreak/>
        <w:t xml:space="preserve">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lastRenderedPageBreak/>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lastRenderedPageBreak/>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Default="00474658" w:rsidP="00CD3F46">
      <w:pPr>
        <w:rPr>
          <w:ins w:id="23"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BF1BC7" w:rsidR="00B75936" w:rsidRDefault="00B75936" w:rsidP="00B75936">
      <w:pPr>
        <w:pStyle w:val="Heading3"/>
        <w:rPr>
          <w:ins w:id="24" w:author="Joe P" w:date="2023-07-17T13:56:00Z"/>
        </w:rPr>
      </w:pPr>
      <w:ins w:id="25" w:author="Joe P" w:date="2023-07-17T13:55:00Z">
        <w:r>
          <w:t xml:space="preserve">Justification of </w:t>
        </w:r>
      </w:ins>
      <w:ins w:id="26" w:author="Joe P" w:date="2023-07-17T13:56:00Z">
        <w:r>
          <w:t>chosen method</w:t>
        </w:r>
      </w:ins>
    </w:p>
    <w:p w14:paraId="5739B9A0" w14:textId="7B54753D" w:rsidR="00B75936" w:rsidRDefault="00B75936" w:rsidP="00B75936">
      <w:pPr>
        <w:rPr>
          <w:ins w:id="27" w:author="Joe P" w:date="2023-07-17T13:57:00Z"/>
          <w:i/>
          <w:iCs/>
        </w:rPr>
      </w:pPr>
      <w:ins w:id="28"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16CE04BE" w14:textId="650B880C" w:rsidR="00B75936" w:rsidRDefault="00B75936" w:rsidP="00B75936">
      <w:pPr>
        <w:pStyle w:val="Heading3"/>
        <w:rPr>
          <w:ins w:id="29" w:author="Joe P" w:date="2023-07-17T13:57:00Z"/>
        </w:rPr>
      </w:pPr>
      <w:ins w:id="30" w:author="Joe P" w:date="2023-07-17T13:57:00Z">
        <w:r>
          <w:t>Presentation of chosen method</w:t>
        </w:r>
      </w:ins>
    </w:p>
    <w:p w14:paraId="3F3CEEB8" w14:textId="07E35119" w:rsidR="00B75936" w:rsidRPr="00B75936" w:rsidRDefault="00B75936" w:rsidP="00B75936">
      <w:pPr>
        <w:rPr>
          <w:i/>
          <w:iCs/>
          <w:rPrChange w:id="31" w:author="Joe P" w:date="2023-07-17T13:57:00Z">
            <w:rPr/>
          </w:rPrChange>
        </w:rPr>
      </w:pPr>
      <w:ins w:id="32" w:author="Joe P" w:date="2023-07-17T13:57:00Z">
        <w:r>
          <w:rPr>
            <w:i/>
            <w:iCs/>
          </w:rPr>
          <w:t>Break down the approach in detail</w:t>
        </w:r>
      </w:ins>
      <w:ins w:id="33" w:author="Joe P" w:date="2023-07-17T16:09:00Z">
        <w:r w:rsidR="003A2969">
          <w:rPr>
            <w:i/>
            <w:iCs/>
          </w:rPr>
          <w:t xml:space="preserve">; each step needs to </w:t>
        </w:r>
        <w:proofErr w:type="gramStart"/>
        <w:r w:rsidR="003A2969">
          <w:rPr>
            <w:i/>
            <w:iCs/>
          </w:rPr>
          <w:t>be</w:t>
        </w:r>
        <w:proofErr w:type="gramEnd"/>
        <w:r w:rsidR="003A2969">
          <w:rPr>
            <w:i/>
            <w:iCs/>
          </w:rPr>
          <w:t xml:space="preserve"> </w:t>
        </w:r>
      </w:ins>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6"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7"/>
  </w:num>
  <w:num w:numId="4" w16cid:durableId="495920517">
    <w:abstractNumId w:val="0"/>
  </w:num>
  <w:num w:numId="5" w16cid:durableId="1691027586">
    <w:abstractNumId w:val="9"/>
  </w:num>
  <w:num w:numId="6" w16cid:durableId="1115101120">
    <w:abstractNumId w:val="14"/>
  </w:num>
  <w:num w:numId="7" w16cid:durableId="2059545312">
    <w:abstractNumId w:val="13"/>
  </w:num>
  <w:num w:numId="8" w16cid:durableId="1826318471">
    <w:abstractNumId w:val="16"/>
  </w:num>
  <w:num w:numId="9" w16cid:durableId="1691641178">
    <w:abstractNumId w:val="7"/>
  </w:num>
  <w:num w:numId="10" w16cid:durableId="850797258">
    <w:abstractNumId w:val="10"/>
  </w:num>
  <w:num w:numId="11" w16cid:durableId="113066109">
    <w:abstractNumId w:val="2"/>
  </w:num>
  <w:num w:numId="12" w16cid:durableId="679699158">
    <w:abstractNumId w:val="4"/>
  </w:num>
  <w:num w:numId="13" w16cid:durableId="615914477">
    <w:abstractNumId w:val="5"/>
  </w:num>
  <w:num w:numId="14" w16cid:durableId="1733697690">
    <w:abstractNumId w:val="11"/>
  </w:num>
  <w:num w:numId="15" w16cid:durableId="476263124">
    <w:abstractNumId w:val="1"/>
  </w:num>
  <w:num w:numId="16" w16cid:durableId="1186559874">
    <w:abstractNumId w:val="15"/>
  </w:num>
  <w:num w:numId="17" w16cid:durableId="1325206026">
    <w:abstractNumId w:val="12"/>
  </w:num>
  <w:num w:numId="18" w16cid:durableId="63545079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223A"/>
    <w:rsid w:val="000933C8"/>
    <w:rsid w:val="00095403"/>
    <w:rsid w:val="000973FE"/>
    <w:rsid w:val="00097DDE"/>
    <w:rsid w:val="000A0A8B"/>
    <w:rsid w:val="000B1827"/>
    <w:rsid w:val="000B2E87"/>
    <w:rsid w:val="000B3319"/>
    <w:rsid w:val="000B56E4"/>
    <w:rsid w:val="000C417A"/>
    <w:rsid w:val="000D339B"/>
    <w:rsid w:val="000E5B1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A45F0"/>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2969"/>
    <w:rsid w:val="003A4F3A"/>
    <w:rsid w:val="003C23FE"/>
    <w:rsid w:val="003D1273"/>
    <w:rsid w:val="003D2CB2"/>
    <w:rsid w:val="003E159A"/>
    <w:rsid w:val="003E2185"/>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2B4B"/>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24EAF"/>
    <w:rsid w:val="00B32147"/>
    <w:rsid w:val="00B433D4"/>
    <w:rsid w:val="00B4628E"/>
    <w:rsid w:val="00B52465"/>
    <w:rsid w:val="00B75936"/>
    <w:rsid w:val="00B9045B"/>
    <w:rsid w:val="00B95F99"/>
    <w:rsid w:val="00BA00EB"/>
    <w:rsid w:val="00BA2186"/>
    <w:rsid w:val="00BB065F"/>
    <w:rsid w:val="00BC10A5"/>
    <w:rsid w:val="00BD7621"/>
    <w:rsid w:val="00BD7A4B"/>
    <w:rsid w:val="00BE0376"/>
    <w:rsid w:val="00BE1EFE"/>
    <w:rsid w:val="00BF0799"/>
    <w:rsid w:val="00BF45CD"/>
    <w:rsid w:val="00C10490"/>
    <w:rsid w:val="00C10EE7"/>
    <w:rsid w:val="00C15929"/>
    <w:rsid w:val="00C15F4C"/>
    <w:rsid w:val="00C27676"/>
    <w:rsid w:val="00C27CEB"/>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9</TotalTime>
  <Pages>11</Pages>
  <Words>15758</Words>
  <Characters>89824</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58</cp:revision>
  <cp:lastPrinted>2023-05-05T15:20:00Z</cp:lastPrinted>
  <dcterms:created xsi:type="dcterms:W3CDTF">2023-05-24T12:47:00Z</dcterms:created>
  <dcterms:modified xsi:type="dcterms:W3CDTF">2023-07-2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